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9D27B3">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9D27B3">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9D27B3">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9D27B3">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9D27B3">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9D27B3">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9D27B3">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9D27B3">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F7D36BB"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5D7F13E6" w14:textId="77777777" w:rsidR="00931D44" w:rsidRDefault="00931D44" w:rsidP="00EF5A81">
      <w:pPr>
        <w:widowControl w:val="0"/>
        <w:autoSpaceDE w:val="0"/>
        <w:autoSpaceDN w:val="0"/>
        <w:adjustRightInd w:val="0"/>
        <w:spacing w:after="240" w:line="480" w:lineRule="auto"/>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606BD97F"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58B6265B" w14:textId="0855D79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12" w:name="_Toc391456184"/>
      <w:bookmarkStart w:id="13" w:name="_Toc401327940"/>
      <w:bookmarkEnd w:id="12"/>
      <w:r w:rsidRPr="00E43D1C">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9D27B3">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2BB63682"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9D27B3">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9D27B3">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4"/>
      <w:bookmarkEnd w:id="15"/>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6" w:name="_Toc391456185"/>
      <w:bookmarkStart w:id="17" w:name="_Toc401327941"/>
      <w:bookmarkEnd w:id="16"/>
      <w:r w:rsidRPr="004E58AD">
        <w:t>Diskussion</w:t>
      </w:r>
      <w:bookmarkEnd w:id="17"/>
    </w:p>
    <w:p w14:paraId="6D0F922C" w14:textId="2089A7F4"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5B98A6F6"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557878E"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E9AC93F"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8" w:name="_Toc401327942"/>
      <w:r w:rsidRPr="004E58AD">
        <w:lastRenderedPageBreak/>
        <w:t>Tack</w:t>
      </w:r>
      <w:bookmarkEnd w:id="18"/>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9" w:name="_Toc391456186"/>
      <w:bookmarkStart w:id="20" w:name="_Toc401327943"/>
      <w:bookmarkEnd w:id="19"/>
      <w:r w:rsidRPr="004E58AD">
        <w:t>Referenser</w:t>
      </w:r>
      <w:bookmarkEnd w:id="20"/>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1" w:name="_Toc391456187"/>
      <w:bookmarkStart w:id="22" w:name="_Toc401327944"/>
      <w:bookmarkStart w:id="23" w:name="_GoBack"/>
      <w:bookmarkEnd w:id="21"/>
      <w:r w:rsidRPr="009F3187">
        <w:lastRenderedPageBreak/>
        <w:t>Bilagor</w:t>
      </w:r>
      <w:bookmarkEnd w:id="2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bookmarkEnd w:id="23"/>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C7765D3" w14:textId="5D40C6F1"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3A2BA1" w:rsidRDefault="003A2BA1">
      <w:r>
        <w:separator/>
      </w:r>
    </w:p>
  </w:endnote>
  <w:endnote w:type="continuationSeparator" w:id="0">
    <w:p w14:paraId="4F768654" w14:textId="77777777" w:rsidR="003A2BA1" w:rsidRDefault="003A2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A2BA1" w:rsidRDefault="003A2BA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3A2BA1" w:rsidRDefault="009D27B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3A2BA1" w:rsidRDefault="003A2BA1">
        <w:pPr>
          <w:pStyle w:val="Footer1"/>
          <w:jc w:val="center"/>
        </w:pPr>
        <w:r>
          <w:fldChar w:fldCharType="begin"/>
        </w:r>
        <w:r>
          <w:instrText>PAGE</w:instrText>
        </w:r>
        <w:r>
          <w:fldChar w:fldCharType="separate"/>
        </w:r>
        <w:r w:rsidR="009D27B3">
          <w:rPr>
            <w:noProof/>
          </w:rPr>
          <w:t>1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3A2BA1" w:rsidRDefault="003A2BA1">
        <w:pPr>
          <w:pStyle w:val="Footer1"/>
          <w:jc w:val="center"/>
        </w:pPr>
        <w:r>
          <w:fldChar w:fldCharType="begin"/>
        </w:r>
        <w:r>
          <w:instrText>PAGE</w:instrText>
        </w:r>
        <w:r>
          <w:fldChar w:fldCharType="separate"/>
        </w:r>
        <w:r w:rsidR="009D27B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3A2BA1" w:rsidRDefault="003A2BA1">
      <w:r>
        <w:separator/>
      </w:r>
    </w:p>
  </w:footnote>
  <w:footnote w:type="continuationSeparator" w:id="0">
    <w:p w14:paraId="71DB8F98" w14:textId="77777777" w:rsidR="003A2BA1" w:rsidRDefault="003A2BA1">
      <w:r>
        <w:continuationSeparator/>
      </w:r>
    </w:p>
  </w:footnote>
  <w:footnote w:id="1">
    <w:p w14:paraId="5824ECF3" w14:textId="4B98B15A"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A2BA1" w:rsidRDefault="003A2BA1"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45BB"/>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2BA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F0323"/>
    <w:rsid w:val="007F11CF"/>
    <w:rsid w:val="007F1B19"/>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670"/>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6BA696B5-68B3-8D47-891B-194A179D0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12323</Words>
  <Characters>65318</Characters>
  <Application>Microsoft Macintosh Word</Application>
  <DocSecurity>0</DocSecurity>
  <Lines>544</Lines>
  <Paragraphs>154</Paragraphs>
  <ScaleCrop>false</ScaleCrop>
  <Company>Stockholms universitetsbibliotek</Company>
  <LinksUpToDate>false</LinksUpToDate>
  <CharactersWithSpaces>77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8-11-06T10:06:00Z</cp:lastPrinted>
  <dcterms:created xsi:type="dcterms:W3CDTF">2018-11-06T10:06:00Z</dcterms:created>
  <dcterms:modified xsi:type="dcterms:W3CDTF">2018-11-06T10: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